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proofErr w:type="gramStart"/>
      <w:r w:rsidRPr="00E143EC">
        <w:rPr>
          <w:rStyle w:val="fontstyle01"/>
        </w:rPr>
        <w:t>Reporting,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r w:rsidRPr="008B3D5E">
        <w:t xml:space="preserve">he </w:t>
      </w:r>
      <w:proofErr w:type="gramStart"/>
      <w:r w:rsidRPr="008B3D5E">
        <w:t>capture</w:t>
      </w:r>
      <w:proofErr w:type="gramEnd"/>
      <w:r w:rsidRPr="008B3D5E">
        <w:t xml:space="preserv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xml:space="preserve">. If the real time partition/table is in-memory, querying will be </w:t>
      </w:r>
      <w:proofErr w:type="gramStart"/>
      <w:r w:rsidR="00382C06">
        <w:t>fas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bookmarkStart w:id="0" w:name="_GoBack"/>
      <w:bookmarkEnd w:id="0"/>
    </w:p>
    <w:p w14:paraId="319F6828" w14:textId="77777777" w:rsidR="0074685C" w:rsidRPr="007E05A5" w:rsidRDefault="0074685C" w:rsidP="00C5064C">
      <w:pPr>
        <w:spacing w:after="0"/>
      </w:pPr>
    </w:p>
    <w:sectPr w:rsidR="0074685C" w:rsidRPr="007E0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D9F"/>
    <w:rsid w:val="00007247"/>
    <w:rsid w:val="0007609C"/>
    <w:rsid w:val="0008121D"/>
    <w:rsid w:val="0009100D"/>
    <w:rsid w:val="00092325"/>
    <w:rsid w:val="001B0813"/>
    <w:rsid w:val="001B6356"/>
    <w:rsid w:val="001E06AD"/>
    <w:rsid w:val="002014EA"/>
    <w:rsid w:val="00224E51"/>
    <w:rsid w:val="00232B74"/>
    <w:rsid w:val="00232C8F"/>
    <w:rsid w:val="0024012E"/>
    <w:rsid w:val="00253A55"/>
    <w:rsid w:val="002555E6"/>
    <w:rsid w:val="002C622B"/>
    <w:rsid w:val="002E7F2C"/>
    <w:rsid w:val="00300B1F"/>
    <w:rsid w:val="00324A69"/>
    <w:rsid w:val="00325F51"/>
    <w:rsid w:val="00327121"/>
    <w:rsid w:val="00335C59"/>
    <w:rsid w:val="003376C8"/>
    <w:rsid w:val="00371566"/>
    <w:rsid w:val="00382C06"/>
    <w:rsid w:val="003A2BA4"/>
    <w:rsid w:val="003C4391"/>
    <w:rsid w:val="003D7EF4"/>
    <w:rsid w:val="003F4775"/>
    <w:rsid w:val="0040152C"/>
    <w:rsid w:val="00412988"/>
    <w:rsid w:val="00437F00"/>
    <w:rsid w:val="0044301D"/>
    <w:rsid w:val="004B6F86"/>
    <w:rsid w:val="004D3A6A"/>
    <w:rsid w:val="00534942"/>
    <w:rsid w:val="0055238F"/>
    <w:rsid w:val="00561968"/>
    <w:rsid w:val="00584EA4"/>
    <w:rsid w:val="00593780"/>
    <w:rsid w:val="005B16F7"/>
    <w:rsid w:val="005B6688"/>
    <w:rsid w:val="005D2844"/>
    <w:rsid w:val="006002FA"/>
    <w:rsid w:val="0062778D"/>
    <w:rsid w:val="0063516E"/>
    <w:rsid w:val="00637FCA"/>
    <w:rsid w:val="00654597"/>
    <w:rsid w:val="0069450C"/>
    <w:rsid w:val="006A4D37"/>
    <w:rsid w:val="007172AD"/>
    <w:rsid w:val="0074685C"/>
    <w:rsid w:val="007918E1"/>
    <w:rsid w:val="007B0DB5"/>
    <w:rsid w:val="007D736E"/>
    <w:rsid w:val="007E05A5"/>
    <w:rsid w:val="00800EC9"/>
    <w:rsid w:val="008132B5"/>
    <w:rsid w:val="00825217"/>
    <w:rsid w:val="0086146E"/>
    <w:rsid w:val="0088422D"/>
    <w:rsid w:val="00886903"/>
    <w:rsid w:val="008938BC"/>
    <w:rsid w:val="008A69CF"/>
    <w:rsid w:val="008B3D5E"/>
    <w:rsid w:val="00927735"/>
    <w:rsid w:val="00961CF9"/>
    <w:rsid w:val="00963760"/>
    <w:rsid w:val="00964E56"/>
    <w:rsid w:val="00970879"/>
    <w:rsid w:val="0097319A"/>
    <w:rsid w:val="009C65A7"/>
    <w:rsid w:val="009C7872"/>
    <w:rsid w:val="009E60C4"/>
    <w:rsid w:val="009E6D9F"/>
    <w:rsid w:val="009F270F"/>
    <w:rsid w:val="00A15AD8"/>
    <w:rsid w:val="00A32BFA"/>
    <w:rsid w:val="00AC750B"/>
    <w:rsid w:val="00AD2517"/>
    <w:rsid w:val="00AD5B7C"/>
    <w:rsid w:val="00B05268"/>
    <w:rsid w:val="00B5639A"/>
    <w:rsid w:val="00B62AA4"/>
    <w:rsid w:val="00BB4B55"/>
    <w:rsid w:val="00BE6D81"/>
    <w:rsid w:val="00C012C5"/>
    <w:rsid w:val="00C03C64"/>
    <w:rsid w:val="00C0633F"/>
    <w:rsid w:val="00C35065"/>
    <w:rsid w:val="00C405A7"/>
    <w:rsid w:val="00C5064C"/>
    <w:rsid w:val="00C611FB"/>
    <w:rsid w:val="00C64EC9"/>
    <w:rsid w:val="00CA4018"/>
    <w:rsid w:val="00CA6570"/>
    <w:rsid w:val="00CC0C7D"/>
    <w:rsid w:val="00D66ED3"/>
    <w:rsid w:val="00D91631"/>
    <w:rsid w:val="00DA037B"/>
    <w:rsid w:val="00E143EC"/>
    <w:rsid w:val="00E93FC3"/>
    <w:rsid w:val="00E9650C"/>
    <w:rsid w:val="00EC1043"/>
    <w:rsid w:val="00ED5B04"/>
    <w:rsid w:val="00EE562F"/>
    <w:rsid w:val="00EE6B2B"/>
    <w:rsid w:val="00F0650C"/>
    <w:rsid w:val="00F51617"/>
    <w:rsid w:val="00F660E9"/>
    <w:rsid w:val="00F805FB"/>
    <w:rsid w:val="00F8290C"/>
    <w:rsid w:val="00FD1F1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1</TotalTime>
  <Pages>7</Pages>
  <Words>2431</Words>
  <Characters>1386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rigoris Moumtzis</cp:lastModifiedBy>
  <cp:revision>86</cp:revision>
  <dcterms:created xsi:type="dcterms:W3CDTF">2018-11-01T12:41:00Z</dcterms:created>
  <dcterms:modified xsi:type="dcterms:W3CDTF">2018-11-2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